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6735" w:rsidRPr="005304DE" w:rsidRDefault="00986735" w:rsidP="00986735">
      <w:pPr>
        <w:widowControl w:val="0"/>
        <w:tabs>
          <w:tab w:val="left" w:pos="284"/>
        </w:tabs>
        <w:autoSpaceDE w:val="0"/>
        <w:autoSpaceDN w:val="0"/>
        <w:adjustRightInd w:val="0"/>
        <w:spacing w:after="120"/>
        <w:jc w:val="both"/>
        <w:rPr>
          <w:rFonts w:ascii="Times New Roman" w:hAnsi="Times New Roman"/>
          <w:b/>
          <w:bCs/>
          <w:sz w:val="24"/>
        </w:rPr>
      </w:pPr>
      <w:proofErr w:type="gramStart"/>
      <w:r w:rsidRPr="005304DE">
        <w:rPr>
          <w:rFonts w:ascii="Times New Roman" w:hAnsi="Times New Roman"/>
          <w:b/>
          <w:sz w:val="24"/>
        </w:rPr>
        <w:t>Supplementary Table II</w:t>
      </w:r>
      <w:r>
        <w:rPr>
          <w:rFonts w:ascii="Times New Roman" w:hAnsi="Times New Roman"/>
          <w:b/>
          <w:sz w:val="24"/>
        </w:rPr>
        <w:t>I.</w:t>
      </w:r>
      <w:proofErr w:type="gramEnd"/>
      <w:r>
        <w:rPr>
          <w:rFonts w:ascii="Times New Roman" w:hAnsi="Times New Roman"/>
          <w:b/>
          <w:sz w:val="24"/>
        </w:rPr>
        <w:t xml:space="preserve"> </w:t>
      </w:r>
      <w:r w:rsidRPr="005304DE">
        <w:rPr>
          <w:rFonts w:ascii="Times New Roman" w:hAnsi="Times New Roman"/>
          <w:b/>
          <w:sz w:val="24"/>
        </w:rPr>
        <w:t>List of yeast strains used in this study</w:t>
      </w:r>
    </w:p>
    <w:tbl>
      <w:tblPr>
        <w:tblStyle w:val="TableGrid"/>
        <w:tblW w:w="9039" w:type="dxa"/>
        <w:tblLook w:val="04A0" w:firstRow="1" w:lastRow="0" w:firstColumn="1" w:lastColumn="0" w:noHBand="0" w:noVBand="1"/>
      </w:tblPr>
      <w:tblGrid>
        <w:gridCol w:w="1218"/>
        <w:gridCol w:w="975"/>
        <w:gridCol w:w="4294"/>
        <w:gridCol w:w="2552"/>
      </w:tblGrid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sz w:val="24"/>
              </w:rPr>
              <w:t>name</w:t>
            </w:r>
            <w:proofErr w:type="gramEnd"/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Mating Type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Genetic Background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Source</w:t>
            </w:r>
          </w:p>
        </w:tc>
      </w:tr>
      <w:tr w:rsidR="00986735" w:rsidRPr="005304DE" w:rsidTr="008C7A77">
        <w:trPr>
          <w:trHeight w:val="847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BY4741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i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sz w:val="24"/>
              </w:rPr>
              <w:t>his3Δ1</w:t>
            </w:r>
            <w:proofErr w:type="gramEnd"/>
            <w:r w:rsidRPr="005304DE">
              <w:rPr>
                <w:rFonts w:ascii="Times New Roman" w:hAnsi="Times New Roman"/>
                <w:bCs/>
                <w:i/>
                <w:sz w:val="24"/>
              </w:rPr>
              <w:t xml:space="preserve"> leu2Δ0 met15Δ0 ura3Δ0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keepNext/>
              <w:keepLines/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outlineLvl w:val="0"/>
              <w:rPr>
                <w:rFonts w:ascii="Times New Roman" w:hAnsi="Times New Roman"/>
                <w:bCs/>
                <w:sz w:val="24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0"/>
              </w:rPr>
              <w:instrText xml:space="preserve"> ADDIN EN.CITE &lt;EndNote&gt;&lt;Cite&gt;&lt;Author&gt;Brachmann&lt;/Author&gt;&lt;Year&gt;1998&lt;/Year&gt;&lt;RecNum&gt;45&lt;/RecNum&gt;&lt;record&gt;&lt;rec-number&gt;45&lt;/rec-number&gt;&lt;foreign-keys&gt;&lt;key app="EN" db-id="zzzpefernv9xa4ezdxkvzwsnwrzsxefpw2t0"&gt;45&lt;/key&gt;&lt;/foreign-keys&gt;&lt;ref-type name="Journal Article"&gt;17&lt;/ref-type&gt;&lt;contributors&gt;&lt;authors&gt;&lt;author&gt;Brachmann, C. B.&lt;/author&gt;&lt;author&gt;Davies, A.&lt;/author&gt;&lt;author&gt;Cost, G. J.&lt;/author&gt;&lt;author&gt;Caputo, E.&lt;/author&gt;&lt;author&gt;Li, J. C.&lt;/author&gt;&lt;author&gt;Hieter, P.&lt;/author&gt;&lt;author&gt;Boeke, J. D.&lt;/author&gt;&lt;/authors&gt;&lt;/contributors&gt;&lt;auth-address&gt;Johns Hopkins Univ, Sch Med, Dept Mol Biol &amp;amp; Genet, Baltimore, MD 21205 USA.&amp;#xD;Boeke, JD, Johns Hopkins Univ, Sch Med, Dept Mol Biol &amp;amp; Genet, Hunterian 617,725 N Wolfe St, Baltimore, MD 21205 USA.&amp;#xD;jef.boeke@qmail.bs.jhu.edu&lt;/auth-address&gt;&lt;titles&gt;&lt;title&gt;Designer deletion strains derived from Saccharomyces cerevisiae S288C: a useful set of strains and plasmids for PCR-mediated gene disruption and other applications&lt;/title&gt;&lt;secondary-title&gt;Yeast&lt;/secondary-title&gt;&lt;alt-title&gt;Yeast&lt;/alt-title&gt;&lt;/titles&gt;&lt;periodical&gt;&lt;full-title&gt;Yeast&lt;/full-title&gt;&lt;abbr-1&gt;Yeast&lt;/abbr-1&gt;&lt;/periodical&gt;&lt;alt-periodical&gt;&lt;full-title&gt;Yeast&lt;/full-title&gt;&lt;abbr-1&gt;Yeast&lt;/abbr-1&gt;&lt;/alt-periodical&gt;&lt;pages&gt;115-132&lt;/pages&gt;&lt;volume&gt;14&lt;/volume&gt;&lt;number&gt;2&lt;/number&gt;&lt;keywords&gt;&lt;keyword&gt;Saccharomyces cerevisiae&lt;/keyword&gt;&lt;keyword&gt;yeast&lt;/keyword&gt;&lt;keyword&gt;gene disruption&lt;/keyword&gt;&lt;keyword&gt;S288C&lt;/keyword&gt;&lt;keyword&gt;bacteria-yeast&lt;/keyword&gt;&lt;keyword&gt;shuttle vectors&lt;/keyword&gt;&lt;keyword&gt;auxotrophic markers&lt;/keyword&gt;&lt;keyword&gt;SHUTTLE VECTORS&lt;/keyword&gt;&lt;keyword&gt;TRANSFER-RNA&lt;/keyword&gt;&lt;keyword&gt;YEAST&lt;/keyword&gt;&lt;keyword&gt;DNA&lt;/keyword&gt;&lt;keyword&gt;SEQUENCE&lt;/keyword&gt;&lt;keyword&gt;RECOMBINATION&lt;/keyword&gt;&lt;keyword&gt;RESISTANCE&lt;/keyword&gt;&lt;/keywords&gt;&lt;dates&gt;&lt;year&gt;1998&lt;/year&gt;&lt;pub-dates&gt;&lt;date&gt;Jan&lt;/date&gt;&lt;/pub-dates&gt;&lt;/dates&gt;&lt;isbn&gt;0749-503X&lt;/isbn&gt;&lt;accession-num&gt;ISI:000071817800002&lt;/accession-num&gt;&lt;work-type&gt;Article&lt;/work-type&gt;&lt;urls&gt;&lt;related-urls&gt;&lt;url&gt;&amp;lt;Go to ISI&amp;gt;://000071817800002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0"/>
              </w:rPr>
              <w:t>(Brachmann</w:t>
            </w:r>
            <w:r w:rsidRPr="00FF351B">
              <w:rPr>
                <w:rFonts w:ascii="Times New Roman" w:hAnsi="Times New Roman" w:cs="Times New Roman"/>
                <w:i/>
                <w:noProof/>
                <w:sz w:val="24"/>
                <w:szCs w:val="20"/>
              </w:rPr>
              <w:t xml:space="preserve"> et al</w:t>
            </w:r>
            <w:r>
              <w:rPr>
                <w:rFonts w:ascii="Times New Roman" w:hAnsi="Times New Roman" w:cs="Times New Roman"/>
                <w:noProof/>
                <w:sz w:val="24"/>
                <w:szCs w:val="20"/>
              </w:rPr>
              <w:t>, 1998)</w:t>
            </w:r>
            <w:r>
              <w:rPr>
                <w:rFonts w:ascii="Times New Roman" w:hAnsi="Times New Roman" w:cs="Times New Roman"/>
                <w:sz w:val="24"/>
                <w:szCs w:val="20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BY4743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Diploid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i/>
                <w:i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his3Δ1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/his3Δ1 leu2Δ0/leu2Δ0 lys2Δ0/+ met15Δ0/+ ura3Δ0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keepNext/>
              <w:keepLines/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outlineLvl w:val="0"/>
              <w:rPr>
                <w:rFonts w:ascii="Times New Roman" w:hAnsi="Times New Roman"/>
                <w:bCs/>
                <w:sz w:val="24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sz w:val="24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0"/>
              </w:rPr>
              <w:instrText xml:space="preserve"> ADDIN EN.CITE &lt;EndNote&gt;&lt;Cite&gt;&lt;Author&gt;Brachmann&lt;/Author&gt;&lt;Year&gt;1998&lt;/Year&gt;&lt;RecNum&gt;45&lt;/RecNum&gt;&lt;record&gt;&lt;rec-number&gt;45&lt;/rec-number&gt;&lt;foreign-keys&gt;&lt;key app="EN" db-id="zzzpefernv9xa4ezdxkvzwsnwrzsxefpw2t0"&gt;45&lt;/key&gt;&lt;/foreign-keys&gt;&lt;ref-type name="Journal Article"&gt;17&lt;/ref-type&gt;&lt;contributors&gt;&lt;authors&gt;&lt;author&gt;Brachmann, C. B.&lt;/author&gt;&lt;author&gt;Davies, A.&lt;/author&gt;&lt;author&gt;Cost, G. J.&lt;/author&gt;&lt;author&gt;Caputo, E.&lt;/author&gt;&lt;author&gt;Li, J. C.&lt;/author&gt;&lt;author&gt;Hieter, P.&lt;/author&gt;&lt;author&gt;Boeke, J. D.&lt;/author&gt;&lt;/authors&gt;&lt;/contributors&gt;&lt;auth-address&gt;Johns Hopkins Univ, Sch Med, Dept Mol Biol &amp;amp; Genet, Baltimore, MD 21205 USA.&amp;#xD;Boeke, JD, Johns Hopkins Univ, Sch Med, Dept Mol Biol &amp;amp; Genet, Hunterian 617,725 N Wolfe St, Baltimore, MD 21205 USA.&amp;#xD;jef.boeke@qmail.bs.jhu.edu&lt;/auth-address&gt;&lt;titles&gt;&lt;title&gt;Designer deletion strains derived from Saccharomyces cerevisiae S288C: a useful set of strains and plasmids for PCR-mediated gene disruption and other applications&lt;/title&gt;&lt;secondary-title&gt;Yeast&lt;/secondary-title&gt;&lt;alt-title&gt;Yeast&lt;/alt-title&gt;&lt;/titles&gt;&lt;periodical&gt;&lt;full-title&gt;Yeast&lt;/full-title&gt;&lt;abbr-1&gt;Yeast&lt;/abbr-1&gt;&lt;/periodical&gt;&lt;alt-periodical&gt;&lt;full-title&gt;Yeast&lt;/full-title&gt;&lt;abbr-1&gt;Yeast&lt;/abbr-1&gt;&lt;/alt-periodical&gt;&lt;pages&gt;115-132&lt;/pages&gt;&lt;volume&gt;14&lt;/volume&gt;&lt;number&gt;2&lt;/number&gt;&lt;keywords&gt;&lt;keyword&gt;Saccharomyces cerevisiae&lt;/keyword&gt;&lt;keyword&gt;yeast&lt;/keyword&gt;&lt;keyword&gt;gene disruption&lt;/keyword&gt;&lt;keyword&gt;S288C&lt;/keyword&gt;&lt;keyword&gt;bacteria-yeast&lt;/keyword&gt;&lt;keyword&gt;shuttle vectors&lt;/keyword&gt;&lt;keyword&gt;auxotrophic markers&lt;/keyword&gt;&lt;keyword&gt;SHUTTLE VECTORS&lt;/keyword&gt;&lt;keyword&gt;TRANSFER-RNA&lt;/keyword&gt;&lt;keyword&gt;YEAST&lt;/keyword&gt;&lt;keyword&gt;DNA&lt;/keyword&gt;&lt;keyword&gt;SEQUENCE&lt;/keyword&gt;&lt;keyword&gt;RECOMBINATION&lt;/keyword&gt;&lt;keyword&gt;RESISTANCE&lt;/keyword&gt;&lt;/keywords&gt;&lt;dates&gt;&lt;year&gt;1998&lt;/year&gt;&lt;pub-dates&gt;&lt;date&gt;Jan&lt;/date&gt;&lt;/pub-dates&gt;&lt;/dates&gt;&lt;isbn&gt;0749-503X&lt;/isbn&gt;&lt;accession-num&gt;ISI:000071817800002&lt;/accession-num&gt;&lt;work-type&gt;Article&lt;/work-type&gt;&lt;urls&gt;&lt;related-urls&gt;&lt;url&gt;&amp;lt;Go to ISI&amp;gt;://000071817800002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0"/>
              </w:rPr>
              <w:t>(Brachmann</w:t>
            </w:r>
            <w:r w:rsidRPr="00FF351B">
              <w:rPr>
                <w:rFonts w:ascii="Times New Roman" w:hAnsi="Times New Roman" w:cs="Times New Roman"/>
                <w:i/>
                <w:noProof/>
                <w:sz w:val="24"/>
                <w:szCs w:val="20"/>
              </w:rPr>
              <w:t xml:space="preserve"> et al</w:t>
            </w:r>
            <w:r>
              <w:rPr>
                <w:rFonts w:ascii="Times New Roman" w:hAnsi="Times New Roman" w:cs="Times New Roman"/>
                <w:noProof/>
                <w:sz w:val="24"/>
                <w:szCs w:val="20"/>
              </w:rPr>
              <w:t>, 1998)</w:t>
            </w:r>
            <w:r>
              <w:rPr>
                <w:rFonts w:ascii="Times New Roman" w:hAnsi="Times New Roman" w:cs="Times New Roman"/>
                <w:sz w:val="24"/>
                <w:szCs w:val="20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196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α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i/>
                <w:i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his3∆1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 xml:space="preserve"> leu2∆0 ura3∆0 cyh2</w:t>
            </w:r>
          </w:p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i/>
                <w:i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can1∆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 xml:space="preserve">::STE2pr-spHIS5 </w:t>
            </w:r>
          </w:p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lyp1∆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::STE3pr-LEU2</w:t>
            </w:r>
            <w:r w:rsidRPr="005304DE">
              <w:rPr>
                <w:rFonts w:ascii="Times New Roman" w:hAnsi="Times New Roman"/>
                <w:bCs/>
                <w:sz w:val="24"/>
              </w:rPr>
              <w:t xml:space="preserve"> 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sporulated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 xml:space="preserve"> from Strain Y8091 from </w:t>
            </w:r>
            <w:r>
              <w:rPr>
                <w:rFonts w:ascii="Times New Roman" w:hAnsi="Times New Roman"/>
                <w:bCs/>
                <w:sz w:val="24"/>
              </w:rPr>
              <w:t xml:space="preserve">C. </w:t>
            </w:r>
            <w:r w:rsidRPr="005304DE">
              <w:rPr>
                <w:rFonts w:ascii="Times New Roman" w:hAnsi="Times New Roman"/>
                <w:bCs/>
                <w:sz w:val="24"/>
              </w:rPr>
              <w:t>Boone</w:t>
            </w:r>
            <w:r>
              <w:rPr>
                <w:rFonts w:ascii="Times New Roman" w:hAnsi="Times New Roman"/>
                <w:bCs/>
                <w:sz w:val="24"/>
              </w:rPr>
              <w:t>’s</w:t>
            </w:r>
            <w:r w:rsidRPr="005304DE">
              <w:rPr>
                <w:rFonts w:ascii="Times New Roman" w:hAnsi="Times New Roman"/>
                <w:bCs/>
                <w:sz w:val="24"/>
              </w:rPr>
              <w:t xml:space="preserve"> lab.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721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α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i/>
                <w:i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his3∆1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 xml:space="preserve"> leu2∆0 met15∆0 ura3∆0 </w:t>
            </w:r>
          </w:p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i/>
                <w:i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can1∆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 xml:space="preserve">::STE2pr-spHIS5 </w:t>
            </w:r>
          </w:p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proofErr w:type="gramStart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lyp1∆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::STE3pr-LEU2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CcmVzbG93PC9BdXRob3I+PFllYXI+MjAwODwvWWVhcj48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CcmVzbG93PC9BdXRob3I+PFllYXI+MjAwODwvWWVhcj48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Breslow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8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817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α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YMS196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GalSp-Mep1-GFP::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HIS3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818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α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YMS196 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erv14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 xml:space="preserve">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>::GalSp-Mep1-GFP::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HIS3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819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α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YMS196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GALSp</w:t>
            </w:r>
            <w:r w:rsidRPr="005304DE">
              <w:rPr>
                <w:rFonts w:ascii="Times New Roman" w:hAnsi="Times New Roman"/>
                <w:bCs/>
                <w:sz w:val="24"/>
              </w:rPr>
              <w:t>-Mep2-GFP::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HIS3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820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α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YMS196 erv14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 xml:space="preserve">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GALSp</w:t>
            </w:r>
            <w:r w:rsidRPr="005304DE">
              <w:rPr>
                <w:rFonts w:ascii="Times New Roman" w:hAnsi="Times New Roman"/>
                <w:bCs/>
                <w:sz w:val="24"/>
              </w:rPr>
              <w:t>-Mep2-GFP::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HIS3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792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rv14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793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rv15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954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mp24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Shr3-DAmP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CcmVzbG93PC9BdXRob3I+PFllYXI+MjAwODwvWWVhcj48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CcmVzbG93PC9BdXRob3I+PFllYXI+MjAwODwvWWVhcj48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Breslow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8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mp47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Giaever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2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rv26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Giaever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2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rv29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Giaever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2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rv41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Giaever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2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chs7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Giaever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2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gsf2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 </w:instrText>
            </w:r>
            <w:r>
              <w:rPr>
                <w:rFonts w:ascii="Times New Roman" w:hAnsi="Times New Roman"/>
                <w:bCs/>
                <w:sz w:val="24"/>
              </w:rPr>
              <w:fldChar w:fldCharType="begin">
                <w:fldData xml:space="preserve">PEVuZE5vdGU+PENpdGU+PEF1dGhvcj5HaWFldmVyPC9BdXRob3I+PFllYXI+MjAwMjwvWWVhcj48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M4Ny0zOTE8L3Bh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</w:fldData>
              </w:fldChar>
            </w:r>
            <w:r>
              <w:rPr>
                <w:rFonts w:ascii="Times New Roman" w:hAnsi="Times New Roman"/>
                <w:bCs/>
                <w:sz w:val="24"/>
              </w:rPr>
              <w:instrText xml:space="preserve"> ADDIN EN.CITE.DATA </w:instrText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  <w:r>
              <w:rPr>
                <w:rFonts w:ascii="Times New Roman" w:hAnsi="Times New Roman"/>
                <w:bCs/>
                <w:sz w:val="24"/>
              </w:rPr>
            </w:r>
            <w:r>
              <w:rPr>
                <w:rFonts w:ascii="Times New Roman" w:hAnsi="Times New Roman"/>
                <w:bCs/>
                <w:sz w:val="24"/>
              </w:rPr>
              <w:fldChar w:fldCharType="separate"/>
            </w:r>
            <w:r>
              <w:rPr>
                <w:rFonts w:ascii="Times New Roman" w:hAnsi="Times New Roman"/>
                <w:bCs/>
                <w:noProof/>
                <w:sz w:val="24"/>
              </w:rPr>
              <w:t>(Giaever</w:t>
            </w:r>
            <w:r w:rsidRPr="00FF351B">
              <w:rPr>
                <w:rFonts w:ascii="Times New Roman" w:hAnsi="Times New Roman"/>
                <w:bCs/>
                <w:i/>
                <w:noProof/>
                <w:sz w:val="24"/>
              </w:rPr>
              <w:t xml:space="preserve"> et al</w:t>
            </w:r>
            <w:r>
              <w:rPr>
                <w:rFonts w:ascii="Times New Roman" w:hAnsi="Times New Roman"/>
                <w:bCs/>
                <w:noProof/>
                <w:sz w:val="24"/>
              </w:rPr>
              <w:t>, 2002)</w:t>
            </w:r>
            <w:r>
              <w:rPr>
                <w:rFonts w:ascii="Times New Roman" w:hAnsi="Times New Roman"/>
                <w:bCs/>
                <w:sz w:val="24"/>
              </w:rPr>
              <w:fldChar w:fldCharType="end"/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shd w:val="clear" w:color="auto" w:fill="auto"/>
            <w:noWrap/>
          </w:tcPr>
          <w:p w:rsidR="00986735" w:rsidRPr="005304DE" w:rsidRDefault="00986735" w:rsidP="008C7A77">
            <w:pPr>
              <w:rPr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1001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BY4741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GPDp</w:t>
            </w:r>
            <w:r w:rsidRPr="005304DE">
              <w:rPr>
                <w:rFonts w:ascii="Times New Roman" w:hAnsi="Times New Roman"/>
                <w:bCs/>
                <w:sz w:val="24"/>
              </w:rPr>
              <w:t>-GFP-Cps1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shd w:val="clear" w:color="auto" w:fill="auto"/>
            <w:noWrap/>
          </w:tcPr>
          <w:p w:rsidR="00986735" w:rsidRPr="005304DE" w:rsidRDefault="00986735" w:rsidP="008C7A77">
            <w:pPr>
              <w:rPr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1005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BY4741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GPDp</w:t>
            </w:r>
            <w:r w:rsidRPr="005304DE">
              <w:rPr>
                <w:rFonts w:ascii="Times New Roman" w:hAnsi="Times New Roman"/>
                <w:bCs/>
                <w:sz w:val="24"/>
              </w:rPr>
              <w:t>-GFP-Tna1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shd w:val="clear" w:color="auto" w:fill="auto"/>
            <w:noWrap/>
          </w:tcPr>
          <w:p w:rsidR="00986735" w:rsidRPr="005304DE" w:rsidRDefault="00986735" w:rsidP="008C7A77">
            <w:pPr>
              <w:rPr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1006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rv14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 xml:space="preserve">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GPDp</w:t>
            </w:r>
            <w:r w:rsidRPr="005304DE">
              <w:rPr>
                <w:rFonts w:ascii="Times New Roman" w:hAnsi="Times New Roman"/>
                <w:bCs/>
                <w:sz w:val="24"/>
              </w:rPr>
              <w:t>-GFP-Cps1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  <w:tr w:rsidR="00986735" w:rsidRPr="005304DE" w:rsidTr="008C7A77">
        <w:trPr>
          <w:trHeight w:val="260"/>
        </w:trPr>
        <w:tc>
          <w:tcPr>
            <w:tcW w:w="1218" w:type="dxa"/>
            <w:shd w:val="clear" w:color="auto" w:fill="auto"/>
            <w:noWrap/>
          </w:tcPr>
          <w:p w:rsidR="00986735" w:rsidRPr="005304DE" w:rsidRDefault="00986735" w:rsidP="008C7A77">
            <w:pPr>
              <w:rPr>
                <w:sz w:val="24"/>
              </w:rPr>
            </w:pPr>
            <w:r w:rsidRPr="005304DE">
              <w:rPr>
                <w:rFonts w:ascii="Times New Roman" w:hAnsi="Times New Roman"/>
                <w:sz w:val="24"/>
              </w:rPr>
              <w:t>YMS1010</w:t>
            </w:r>
          </w:p>
        </w:tc>
        <w:tc>
          <w:tcPr>
            <w:tcW w:w="975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MATa</w:t>
            </w:r>
          </w:p>
        </w:tc>
        <w:tc>
          <w:tcPr>
            <w:tcW w:w="4294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 xml:space="preserve">BY4741 </w:t>
            </w:r>
            <w:r w:rsidRPr="005304DE">
              <w:rPr>
                <w:rFonts w:ascii="Times New Roman" w:hAnsi="Times New Roman"/>
                <w:bCs/>
                <w:i/>
                <w:sz w:val="24"/>
              </w:rPr>
              <w:t>erv14∆</w:t>
            </w:r>
            <w:proofErr w:type="gramStart"/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proofErr w:type="gramEnd"/>
            <w:r w:rsidRPr="005304DE">
              <w:rPr>
                <w:rFonts w:ascii="Times New Roman" w:hAnsi="Times New Roman"/>
                <w:bCs/>
                <w:sz w:val="24"/>
              </w:rPr>
              <w:t>KAN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 xml:space="preserve"> NAT</w:t>
            </w:r>
            <w:r w:rsidRPr="005304DE">
              <w:rPr>
                <w:rFonts w:ascii="Times New Roman" w:hAnsi="Times New Roman"/>
                <w:bCs/>
                <w:sz w:val="24"/>
                <w:vertAlign w:val="superscript"/>
              </w:rPr>
              <w:t>r</w:t>
            </w:r>
            <w:r w:rsidRPr="005304DE">
              <w:rPr>
                <w:rFonts w:ascii="Times New Roman" w:hAnsi="Times New Roman"/>
                <w:bCs/>
                <w:sz w:val="24"/>
              </w:rPr>
              <w:t>::</w:t>
            </w:r>
            <w:r w:rsidRPr="005304DE">
              <w:rPr>
                <w:rFonts w:ascii="Times New Roman" w:hAnsi="Times New Roman"/>
                <w:bCs/>
                <w:i/>
                <w:iCs/>
                <w:sz w:val="24"/>
              </w:rPr>
              <w:t>GPDp</w:t>
            </w:r>
            <w:r w:rsidRPr="005304DE">
              <w:rPr>
                <w:rFonts w:ascii="Times New Roman" w:hAnsi="Times New Roman"/>
                <w:bCs/>
                <w:sz w:val="24"/>
              </w:rPr>
              <w:t>-GFP-Tna1</w:t>
            </w:r>
          </w:p>
        </w:tc>
        <w:tc>
          <w:tcPr>
            <w:tcW w:w="2552" w:type="dxa"/>
            <w:noWrap/>
          </w:tcPr>
          <w:p w:rsidR="00986735" w:rsidRPr="005304DE" w:rsidRDefault="00986735" w:rsidP="008C7A77">
            <w:pPr>
              <w:widowControl w:val="0"/>
              <w:tabs>
                <w:tab w:val="left" w:pos="284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/>
                <w:bCs/>
                <w:sz w:val="24"/>
              </w:rPr>
            </w:pPr>
            <w:r w:rsidRPr="005304DE">
              <w:rPr>
                <w:rFonts w:ascii="Times New Roman" w:hAnsi="Times New Roman"/>
                <w:bCs/>
                <w:sz w:val="24"/>
              </w:rPr>
              <w:t>This study</w:t>
            </w:r>
          </w:p>
        </w:tc>
      </w:tr>
    </w:tbl>
    <w:p w:rsidR="000F2812" w:rsidRDefault="000F2812">
      <w:bookmarkStart w:id="0" w:name="_GoBack"/>
      <w:bookmarkEnd w:id="0"/>
    </w:p>
    <w:sectPr w:rsidR="000F2812" w:rsidSect="00DA4079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6735"/>
    <w:rsid w:val="000F2812"/>
    <w:rsid w:val="0016093B"/>
    <w:rsid w:val="00591C16"/>
    <w:rsid w:val="00986735"/>
    <w:rsid w:val="00C10144"/>
    <w:rsid w:val="00DA4079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530534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6735"/>
    <w:pPr>
      <w:spacing w:line="276" w:lineRule="auto"/>
    </w:pPr>
    <w:rPr>
      <w:rFonts w:eastAsiaTheme="minorHAnsi"/>
      <w:sz w:val="22"/>
      <w:szCs w:val="22"/>
      <w:lang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986735"/>
    <w:rPr>
      <w:rFonts w:eastAsiaTheme="minorHAnsi"/>
      <w:sz w:val="22"/>
      <w:szCs w:val="22"/>
      <w:lang w:bidi="he-I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6735"/>
    <w:pPr>
      <w:spacing w:line="276" w:lineRule="auto"/>
    </w:pPr>
    <w:rPr>
      <w:rFonts w:eastAsiaTheme="minorHAnsi"/>
      <w:sz w:val="22"/>
      <w:szCs w:val="22"/>
      <w:lang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986735"/>
    <w:rPr>
      <w:rFonts w:eastAsiaTheme="minorHAnsi"/>
      <w:sz w:val="22"/>
      <w:szCs w:val="22"/>
      <w:lang w:bidi="he-I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76</Words>
  <Characters>4994</Characters>
  <Application>Microsoft Macintosh Word</Application>
  <DocSecurity>0</DocSecurity>
  <Lines>41</Lines>
  <Paragraphs>11</Paragraphs>
  <ScaleCrop>false</ScaleCrop>
  <Company>WIS</Company>
  <LinksUpToDate>false</LinksUpToDate>
  <CharactersWithSpaces>58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cc</dc:creator>
  <cp:keywords/>
  <dc:description/>
  <cp:lastModifiedBy>Wicc</cp:lastModifiedBy>
  <cp:revision>1</cp:revision>
  <dcterms:created xsi:type="dcterms:W3CDTF">2012-03-25T07:55:00Z</dcterms:created>
  <dcterms:modified xsi:type="dcterms:W3CDTF">2012-03-25T07:55:00Z</dcterms:modified>
</cp:coreProperties>
</file>